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CC97BD2" w14:textId="77777777" w:rsidR="00444D9F" w:rsidRPr="00090C92" w:rsidRDefault="00890355">
      <w:pPr>
        <w:rPr>
          <w:b/>
        </w:rPr>
      </w:pPr>
      <w:r w:rsidRPr="00090C92">
        <w:rPr>
          <w:b/>
        </w:rPr>
        <w:t>Cannabis and psychosis: triangulating the evidence</w:t>
      </w:r>
    </w:p>
    <w:p w14:paraId="489FED0C" w14:textId="77777777" w:rsidR="00890355" w:rsidRDefault="00890355">
      <w:r>
        <w:t>Suzanne H. Gage</w:t>
      </w:r>
    </w:p>
    <w:p w14:paraId="3A55C352" w14:textId="77777777" w:rsidR="00890355" w:rsidRDefault="00B775B5">
      <w:hyperlink r:id="rId6" w:history="1">
        <w:r w:rsidR="00890355" w:rsidRPr="00C55711">
          <w:rPr>
            <w:rStyle w:val="Hyperlink"/>
          </w:rPr>
          <w:t>S.gage@liverpool.ac.uk</w:t>
        </w:r>
      </w:hyperlink>
    </w:p>
    <w:p w14:paraId="0732F217" w14:textId="77777777" w:rsidR="00890355" w:rsidRDefault="00890355">
      <w:r>
        <w:t>Department of Psychological Sciences, University of Liverpool, L69 7ZA</w:t>
      </w:r>
    </w:p>
    <w:p w14:paraId="487E12E7" w14:textId="77777777" w:rsidR="00444D9F" w:rsidRDefault="00444D9F"/>
    <w:p w14:paraId="27A80AC0" w14:textId="61BA3A49" w:rsidR="00EE2DF6" w:rsidRPr="00A45AD5" w:rsidRDefault="000E5085">
      <w:r>
        <w:t xml:space="preserve">Disentangling causality where complex </w:t>
      </w:r>
      <w:r w:rsidR="00A30CFB">
        <w:t xml:space="preserve">and confounded </w:t>
      </w:r>
      <w:r>
        <w:t>behaviours might be impacting on even more complex mental health outcomes is notoriously challenging, and requires tackl</w:t>
      </w:r>
      <w:r w:rsidR="005D3FA2">
        <w:t>ing</w:t>
      </w:r>
      <w:r>
        <w:t xml:space="preserve"> the question in a number of different ways, </w:t>
      </w:r>
      <w:r w:rsidR="00DE6EDF">
        <w:t>to</w:t>
      </w:r>
      <w:r w:rsidR="00964B29">
        <w:t xml:space="preserve"> triangulate the evidence. Although observational epidemiology and experimental studies are broadly consistent in indicating a link between heavy cannabis use and risk of psychosis</w:t>
      </w:r>
      <w:r w:rsidR="00890355">
        <w:t xml:space="preserve"> </w:t>
      </w:r>
      <w:r w:rsidR="00890355">
        <w:fldChar w:fldCharType="begin"/>
      </w:r>
      <w:r w:rsidR="00D85835">
        <w:instrText xml:space="preserve"> ADDIN EN.CITE &lt;EndNote&gt;&lt;Cite&gt;&lt;Author&gt;Gage&lt;/Author&gt;&lt;Year&gt;2016&lt;/Year&gt;&lt;RecNum&gt;43&lt;/RecNum&gt;&lt;DisplayText&gt;(1)&lt;/DisplayText&gt;&lt;record&gt;&lt;rec-number&gt;43&lt;/rec-number&gt;&lt;foreign-keys&gt;&lt;key app="EN" db-id="xd2fd25xqxxsvye9swd55zwjvvf9d0paxwez"&gt;43&lt;/key&gt;&lt;/foreign-keys&gt;&lt;ref-type name="Journal Article"&gt;17&lt;/ref-type&gt;&lt;contributors&gt;&lt;authors&gt;&lt;author&gt;Gage, S. H.&lt;/author&gt;&lt;author&gt;Hickman, M.&lt;/author&gt;&lt;author&gt;Zammit, S.&lt;/author&gt;&lt;/authors&gt;&lt;/contributors&gt;&lt;auth-address&gt;Medical Research Council Integrative Epidemiology Unit, University of Bristol, Bristol, United Kingdom. Electronic address: suzi.gage@bristol.ac.uk.&amp;#xD;School of Social and Community Medicine, University of Bristol, Bristol, United Kingdom.&lt;/auth-address&gt;&lt;titles&gt;&lt;title&gt;Association Between Cannabis and Psychosis: Epidemiologic Evidence&lt;/title&gt;&lt;secondary-title&gt;Biol Psychiatry&lt;/secondary-title&gt;&lt;alt-title&gt;Biological psychiatry&lt;/alt-title&gt;&lt;/titles&gt;&lt;periodical&gt;&lt;full-title&gt;Biol Psychiatry&lt;/full-title&gt;&lt;abbr-1&gt;Biological psychiatry&lt;/abbr-1&gt;&lt;/periodical&gt;&lt;alt-periodical&gt;&lt;full-title&gt;Biol Psychiatry&lt;/full-title&gt;&lt;abbr-1&gt;Biological psychiatry&lt;/abbr-1&gt;&lt;/alt-periodical&gt;&lt;pages&gt;549-56&lt;/pages&gt;&lt;volume&gt;79&lt;/volume&gt;&lt;number&gt;7&lt;/number&gt;&lt;keywords&gt;&lt;keyword&gt;Cannabinoids/*adverse effects/pharmacology&lt;/keyword&gt;&lt;keyword&gt;Cannabis/*adverse effects&lt;/keyword&gt;&lt;keyword&gt;Humans&lt;/keyword&gt;&lt;keyword&gt;Marijuana Abuse/*psychology&lt;/keyword&gt;&lt;keyword&gt;Marijuana Smoking/*psychology&lt;/keyword&gt;&lt;keyword&gt;Meta-Analysis as Topic&lt;/keyword&gt;&lt;keyword&gt;Psychoses, Substance-Induced/*epidemiology&lt;/keyword&gt;&lt;keyword&gt;Randomized Controlled Trials as Topic&lt;/keyword&gt;&lt;keyword&gt;Risk Factors&lt;/keyword&gt;&lt;/keywords&gt;&lt;dates&gt;&lt;year&gt;2016&lt;/year&gt;&lt;pub-dates&gt;&lt;date&gt;Apr 1&lt;/date&gt;&lt;/pub-dates&gt;&lt;/dates&gt;&lt;isbn&gt;1873-2402 (Electronic)&amp;#xD;0006-3223 (Linking)&lt;/isbn&gt;&lt;accession-num&gt;26386480&lt;/accession-num&gt;&lt;urls&gt;&lt;related-urls&gt;&lt;url&gt;http://www.ncbi.nlm.nih.gov/pubmed/26386480&lt;/url&gt;&lt;/related-urls&gt;&lt;/urls&gt;&lt;electronic-resource-num&gt;10.1016/j.biopsych.2015.08.001&lt;/electronic-resource-num&gt;&lt;/record&gt;&lt;/Cite&gt;&lt;/EndNote&gt;</w:instrText>
      </w:r>
      <w:r w:rsidR="00890355">
        <w:fldChar w:fldCharType="separate"/>
      </w:r>
      <w:r w:rsidR="00D85835">
        <w:rPr>
          <w:noProof/>
        </w:rPr>
        <w:t>(</w:t>
      </w:r>
      <w:hyperlink w:anchor="_ENREF_1" w:tooltip="Gage, 2016 #43" w:history="1">
        <w:r w:rsidR="00B775B5">
          <w:rPr>
            <w:noProof/>
          </w:rPr>
          <w:t>1</w:t>
        </w:r>
      </w:hyperlink>
      <w:r w:rsidR="00D85835">
        <w:rPr>
          <w:noProof/>
        </w:rPr>
        <w:t>)</w:t>
      </w:r>
      <w:r w:rsidR="00890355">
        <w:fldChar w:fldCharType="end"/>
      </w:r>
      <w:r w:rsidR="00964B29">
        <w:t>, o</w:t>
      </w:r>
      <w:r>
        <w:t>ne oft-</w:t>
      </w:r>
      <w:r w:rsidR="0031060F">
        <w:t>mentioned</w:t>
      </w:r>
      <w:r>
        <w:t xml:space="preserve"> anomaly when considering the relationship is that as cannabis use has i</w:t>
      </w:r>
      <w:r w:rsidR="00444D9F">
        <w:t>ncreased in certain populations</w:t>
      </w:r>
      <w:r>
        <w:t xml:space="preserve"> the cor</w:t>
      </w:r>
      <w:r w:rsidR="005A6ACA">
        <w:t>responding level</w:t>
      </w:r>
      <w:r>
        <w:t xml:space="preserve"> of psychosis</w:t>
      </w:r>
      <w:r w:rsidR="005A6ACA">
        <w:t xml:space="preserve"> incidence has</w:t>
      </w:r>
      <w:r>
        <w:t xml:space="preserve"> not. Di Forti and colleagues’ new paper</w:t>
      </w:r>
      <w:r w:rsidR="00B775B5">
        <w:t xml:space="preserve"> </w:t>
      </w:r>
      <w:r w:rsidR="00B775B5">
        <w:fldChar w:fldCharType="begin">
          <w:fldData xml:space="preserve">PEVuZE5vdGU+PENpdGU+PEF1dGhvcj5EaSBGb3J0aTwvQXV0aG9yPjxZZWFyPjIwMTk8L1llYXI+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</w:fldData>
        </w:fldChar>
      </w:r>
      <w:r w:rsidR="00B775B5">
        <w:instrText xml:space="preserve"> ADDIN EN.CITE </w:instrText>
      </w:r>
      <w:r w:rsidR="00B775B5">
        <w:fldChar w:fldCharType="begin">
          <w:fldData xml:space="preserve">PEVuZE5vdGU+PENpdGU+PEF1dGhvcj5EaSBGb3J0aTwvQXV0aG9yPjxZZWFyPjIwMTk8L1llYXI+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</w:fldData>
        </w:fldChar>
      </w:r>
      <w:r w:rsidR="00B775B5">
        <w:instrText xml:space="preserve"> ADDIN EN.CITE.DATA </w:instrText>
      </w:r>
      <w:r w:rsidR="00B775B5">
        <w:fldChar w:fldCharType="end"/>
      </w:r>
      <w:r w:rsidR="00B775B5">
        <w:fldChar w:fldCharType="separate"/>
      </w:r>
      <w:r w:rsidR="00B775B5">
        <w:rPr>
          <w:noProof/>
        </w:rPr>
        <w:t>(</w:t>
      </w:r>
      <w:hyperlink w:anchor="_ENREF_2" w:tooltip="Di Forti, 2019 #182" w:history="1">
        <w:r w:rsidR="00B775B5">
          <w:rPr>
            <w:noProof/>
          </w:rPr>
          <w:t>2</w:t>
        </w:r>
      </w:hyperlink>
      <w:r w:rsidR="00B775B5">
        <w:rPr>
          <w:noProof/>
        </w:rPr>
        <w:t>)</w:t>
      </w:r>
      <w:r w:rsidR="00B775B5">
        <w:fldChar w:fldCharType="end"/>
      </w:r>
      <w:bookmarkStart w:id="0" w:name="_GoBack"/>
      <w:bookmarkEnd w:id="0"/>
      <w:r>
        <w:t xml:space="preserve"> explores this in more detail, </w:t>
      </w:r>
      <w:r w:rsidR="00091B79">
        <w:t>examining detailed measures of cannabis use</w:t>
      </w:r>
      <w:r w:rsidR="00E342EF">
        <w:t xml:space="preserve"> from</w:t>
      </w:r>
      <w:r w:rsidR="00091B79">
        <w:t xml:space="preserve"> 900 </w:t>
      </w:r>
      <w:r w:rsidR="009355BE">
        <w:t xml:space="preserve">first-episode psychosis </w:t>
      </w:r>
      <w:r w:rsidR="00091B79">
        <w:t>patients and 1200 controls</w:t>
      </w:r>
      <w:r w:rsidR="005120A2">
        <w:t xml:space="preserve"> across 11 sites in Europe. </w:t>
      </w:r>
      <w:r w:rsidR="005D3FA2">
        <w:t>Additionally</w:t>
      </w:r>
      <w:r w:rsidR="005120A2">
        <w:t xml:space="preserve"> they used cannabis data from their control sample to assess the link between </w:t>
      </w:r>
      <w:r w:rsidR="009355BE">
        <w:t xml:space="preserve">patterns of </w:t>
      </w:r>
      <w:r w:rsidR="005120A2">
        <w:t xml:space="preserve">cannabis use in the region and </w:t>
      </w:r>
      <w:r w:rsidR="005D3FA2">
        <w:t xml:space="preserve">data on </w:t>
      </w:r>
      <w:r w:rsidR="005120A2">
        <w:t>psychosis incidence in that location</w:t>
      </w:r>
      <w:r w:rsidR="005D3FA2">
        <w:t xml:space="preserve"> taken from </w:t>
      </w:r>
      <w:r w:rsidR="0023799F">
        <w:t>the EU-GEI project</w:t>
      </w:r>
      <w:r w:rsidR="00091B79">
        <w:t>. Their results</w:t>
      </w:r>
      <w:r w:rsidR="00E342EF">
        <w:t xml:space="preserve"> suggest that some of the variation in heaviness of use of cannabis, and type of cannabis used might be implicated in </w:t>
      </w:r>
      <w:r w:rsidR="005D3FA2">
        <w:t xml:space="preserve">differing </w:t>
      </w:r>
      <w:r w:rsidR="00E342EF">
        <w:t xml:space="preserve">rates of </w:t>
      </w:r>
      <w:r w:rsidR="00E342EF" w:rsidRPr="00A45AD5">
        <w:t xml:space="preserve">psychosis across the different </w:t>
      </w:r>
      <w:r w:rsidR="005120A2" w:rsidRPr="00A45AD5">
        <w:t>locations</w:t>
      </w:r>
      <w:r w:rsidR="00685178" w:rsidRPr="00A45AD5">
        <w:t>, going against the previously held notion</w:t>
      </w:r>
      <w:r w:rsidR="00E342EF" w:rsidRPr="00A45AD5">
        <w:t>.</w:t>
      </w:r>
    </w:p>
    <w:p w14:paraId="4CC9CB13" w14:textId="243119B3" w:rsidR="00F33F08" w:rsidRDefault="00F33F08">
      <w:r>
        <w:t xml:space="preserve">In recent years, </w:t>
      </w:r>
      <w:r w:rsidR="00775274">
        <w:t>attention has turned to the impact of various cannabinoids on risk of poor mental health. In particular, there is some suggestion from short-term experimental</w:t>
      </w:r>
      <w:r w:rsidR="009355BE">
        <w:t xml:space="preserve"> intoxication</w:t>
      </w:r>
      <w:r w:rsidR="00775274">
        <w:t xml:space="preserve"> studies that ratios of THC to cannabidiol could have an impact on risk</w:t>
      </w:r>
      <w:r w:rsidR="009355BE">
        <w:t xml:space="preserve"> of psychotic-</w:t>
      </w:r>
      <w:r w:rsidR="005120A2">
        <w:t>like experiences</w:t>
      </w:r>
      <w:r w:rsidR="009355BE">
        <w:t xml:space="preserve"> </w:t>
      </w:r>
      <w:r w:rsidR="009355BE">
        <w:fldChar w:fldCharType="begin">
          <w:fldData xml:space="preserve">PEVuZE5vdGU+PENpdGU+PEF1dGhvcj5FbmdsdW5kPC9BdXRob3I+PFllYXI+MjAxMzwvWWVhcj48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</w:fldData>
        </w:fldChar>
      </w:r>
      <w:r w:rsidR="00B775B5">
        <w:instrText xml:space="preserve"> ADDIN EN.CITE </w:instrText>
      </w:r>
      <w:r w:rsidR="00B775B5">
        <w:fldChar w:fldCharType="begin">
          <w:fldData xml:space="preserve">PEVuZE5vdGU+PENpdGU+PEF1dGhvcj5FbmdsdW5kPC9BdXRob3I+PFllYXI+MjAxMzwvWWVhcj48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</w:fldData>
        </w:fldChar>
      </w:r>
      <w:r w:rsidR="00B775B5">
        <w:instrText xml:space="preserve"> ADDIN EN.CITE.DATA </w:instrText>
      </w:r>
      <w:r w:rsidR="00B775B5">
        <w:fldChar w:fldCharType="end"/>
      </w:r>
      <w:r w:rsidR="009355BE">
        <w:fldChar w:fldCharType="separate"/>
      </w:r>
      <w:r w:rsidR="00B775B5">
        <w:rPr>
          <w:noProof/>
        </w:rPr>
        <w:t>(</w:t>
      </w:r>
      <w:hyperlink w:anchor="_ENREF_3" w:tooltip="Englund, 2013 #170" w:history="1">
        <w:r w:rsidR="00B775B5">
          <w:rPr>
            <w:noProof/>
          </w:rPr>
          <w:t>3</w:t>
        </w:r>
      </w:hyperlink>
      <w:r w:rsidR="00B775B5">
        <w:rPr>
          <w:noProof/>
        </w:rPr>
        <w:t>)</w:t>
      </w:r>
      <w:r w:rsidR="009355BE">
        <w:fldChar w:fldCharType="end"/>
      </w:r>
      <w:r w:rsidR="00775274">
        <w:t xml:space="preserve">, with </w:t>
      </w:r>
      <w:r w:rsidR="005120A2">
        <w:t xml:space="preserve">some </w:t>
      </w:r>
      <w:r w:rsidR="00775274">
        <w:t xml:space="preserve">emerging evidence </w:t>
      </w:r>
      <w:r w:rsidR="005120A2">
        <w:t xml:space="preserve">even suggesting </w:t>
      </w:r>
      <w:r w:rsidR="00775274">
        <w:t>that CBD might be anti-psychotic</w:t>
      </w:r>
      <w:r w:rsidR="00E7673E">
        <w:t xml:space="preserve"> </w:t>
      </w:r>
      <w:r w:rsidR="00E7673E">
        <w:fldChar w:fldCharType="begin">
          <w:fldData xml:space="preserve">PEVuZE5vdGU+PENpdGU+PEF1dGhvcj5NY0d1aXJlPC9BdXRob3I+PFllYXI+MjAxODwvWWVhcj48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</w:fldData>
        </w:fldChar>
      </w:r>
      <w:r w:rsidR="00B775B5">
        <w:instrText xml:space="preserve"> ADDIN EN.CITE </w:instrText>
      </w:r>
      <w:r w:rsidR="00B775B5">
        <w:fldChar w:fldCharType="begin">
          <w:fldData xml:space="preserve">PEVuZE5vdGU+PENpdGU+PEF1dGhvcj5NY0d1aXJlPC9BdXRob3I+PFllYXI+MjAxODwvWWVhcj48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</w:fldData>
        </w:fldChar>
      </w:r>
      <w:r w:rsidR="00B775B5">
        <w:instrText xml:space="preserve"> ADDIN EN.CITE.DATA </w:instrText>
      </w:r>
      <w:r w:rsidR="00B775B5">
        <w:fldChar w:fldCharType="end"/>
      </w:r>
      <w:r w:rsidR="00E7673E">
        <w:fldChar w:fldCharType="separate"/>
      </w:r>
      <w:r w:rsidR="00B775B5">
        <w:rPr>
          <w:noProof/>
        </w:rPr>
        <w:t>(</w:t>
      </w:r>
      <w:hyperlink w:anchor="_ENREF_4" w:tooltip="McGuire, 2018 #46" w:history="1">
        <w:r w:rsidR="00B775B5">
          <w:rPr>
            <w:noProof/>
          </w:rPr>
          <w:t>4</w:t>
        </w:r>
      </w:hyperlink>
      <w:r w:rsidR="00B775B5">
        <w:rPr>
          <w:noProof/>
        </w:rPr>
        <w:t>)</w:t>
      </w:r>
      <w:r w:rsidR="00E7673E">
        <w:fldChar w:fldCharType="end"/>
      </w:r>
      <w:r w:rsidR="00775274" w:rsidRPr="00B7420C">
        <w:t>.</w:t>
      </w:r>
      <w:r>
        <w:t xml:space="preserve"> Although they were unable to directly measure cannabis potency</w:t>
      </w:r>
      <w:r w:rsidR="00444D9F">
        <w:t>,</w:t>
      </w:r>
      <w:r w:rsidR="00775274">
        <w:t xml:space="preserve"> Di Forti and colleagues</w:t>
      </w:r>
      <w:r>
        <w:t xml:space="preserve"> </w:t>
      </w:r>
      <w:r w:rsidR="007C4DFA">
        <w:t>created a cannabis potency</w:t>
      </w:r>
      <w:r w:rsidR="00EC451E">
        <w:t xml:space="preserve"> variable by </w:t>
      </w:r>
      <w:r>
        <w:t>us</w:t>
      </w:r>
      <w:r w:rsidR="00EC451E">
        <w:t>ing</w:t>
      </w:r>
      <w:r>
        <w:t xml:space="preserve"> self-report</w:t>
      </w:r>
      <w:r w:rsidR="00EC451E">
        <w:t>ed</w:t>
      </w:r>
      <w:r>
        <w:t xml:space="preserve"> </w:t>
      </w:r>
      <w:r w:rsidR="00444D9F">
        <w:t>type</w:t>
      </w:r>
      <w:r w:rsidR="00AF3B3C">
        <w:t xml:space="preserve"> of cannabis use</w:t>
      </w:r>
      <w:r w:rsidR="00EC451E">
        <w:t>d</w:t>
      </w:r>
      <w:r>
        <w:t xml:space="preserve"> combined with Europe-wide data published by the EMCDDA on the concentration of THC in cannabis found</w:t>
      </w:r>
      <w:r w:rsidR="00775274">
        <w:t xml:space="preserve"> </w:t>
      </w:r>
      <w:r w:rsidR="00F37FDC">
        <w:t>in the countries under investigation. While this is subject to some uncertainty, as levels of THC are not necessarily consistent within a country or even a region</w:t>
      </w:r>
      <w:r w:rsidR="00997171">
        <w:t xml:space="preserve"> </w:t>
      </w:r>
      <w:r w:rsidR="00997171">
        <w:fldChar w:fldCharType="begin">
          <w:fldData xml:space="preserve">PEVuZE5vdGU+PENpdGU+PEF1dGhvcj5DaGFuZHJhPC9BdXRob3I+PFllYXI+MjAxOTwvWWVhcj48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</w:fldData>
        </w:fldChar>
      </w:r>
      <w:r w:rsidR="00B775B5">
        <w:instrText xml:space="preserve"> ADDIN EN.CITE </w:instrText>
      </w:r>
      <w:r w:rsidR="00B775B5">
        <w:fldChar w:fldCharType="begin">
          <w:fldData xml:space="preserve">PEVuZE5vdGU+PENpdGU+PEF1dGhvcj5DaGFuZHJhPC9BdXRob3I+PFllYXI+MjAxOTwvWWVhcj48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</w:fldData>
        </w:fldChar>
      </w:r>
      <w:r w:rsidR="00B775B5">
        <w:instrText xml:space="preserve"> ADDIN EN.CITE.DATA </w:instrText>
      </w:r>
      <w:r w:rsidR="00B775B5">
        <w:fldChar w:fldCharType="end"/>
      </w:r>
      <w:r w:rsidR="00997171">
        <w:fldChar w:fldCharType="separate"/>
      </w:r>
      <w:r w:rsidR="00B775B5">
        <w:rPr>
          <w:noProof/>
        </w:rPr>
        <w:t>(</w:t>
      </w:r>
      <w:hyperlink w:anchor="_ENREF_5" w:tooltip="Chandra, 2019 #172" w:history="1">
        <w:r w:rsidR="00B775B5">
          <w:rPr>
            <w:noProof/>
          </w:rPr>
          <w:t>5</w:t>
        </w:r>
      </w:hyperlink>
      <w:r w:rsidR="00B775B5">
        <w:rPr>
          <w:noProof/>
        </w:rPr>
        <w:t>)</w:t>
      </w:r>
      <w:r w:rsidR="00997171">
        <w:fldChar w:fldCharType="end"/>
      </w:r>
      <w:r w:rsidR="00F37FDC">
        <w:t>,</w:t>
      </w:r>
      <w:r w:rsidR="005A6ACA">
        <w:t xml:space="preserve"> and sample sizes are small,</w:t>
      </w:r>
      <w:r w:rsidR="00F37FDC">
        <w:t xml:space="preserve"> it is a novel and inventive way to account for levels of THC</w:t>
      </w:r>
      <w:r w:rsidR="00444D9F">
        <w:t>, and one which</w:t>
      </w:r>
      <w:r w:rsidR="00AF3B3C">
        <w:t xml:space="preserve"> is </w:t>
      </w:r>
      <w:r w:rsidR="00997171">
        <w:t>likely to be more accurate than only</w:t>
      </w:r>
      <w:r w:rsidR="00AF3B3C">
        <w:t xml:space="preserve"> asking participants to self</w:t>
      </w:r>
      <w:r w:rsidR="00997171">
        <w:t>-</w:t>
      </w:r>
      <w:r w:rsidR="00AF3B3C">
        <w:t>report the strength of their cannabis</w:t>
      </w:r>
      <w:r w:rsidR="00F37FDC">
        <w:t xml:space="preserve">. Unfortunately data on CBD was not available in most countries so could not be </w:t>
      </w:r>
      <w:r w:rsidR="008876F3">
        <w:t xml:space="preserve">accounted for </w:t>
      </w:r>
      <w:r w:rsidR="00AF3B3C">
        <w:t>in this potency variable</w:t>
      </w:r>
      <w:r w:rsidR="00F37FDC">
        <w:t>.</w:t>
      </w:r>
    </w:p>
    <w:p w14:paraId="1A819935" w14:textId="117E41A6" w:rsidR="007C4DFA" w:rsidRDefault="007C4DFA">
      <w:r>
        <w:t>All</w:t>
      </w:r>
      <w:r w:rsidRPr="00A45AD5">
        <w:t xml:space="preserve"> study patients </w:t>
      </w:r>
      <w:r>
        <w:t>were</w:t>
      </w:r>
      <w:r w:rsidRPr="00A45AD5">
        <w:t xml:space="preserve"> diagnosed using the same ICD-10 criteria meaning diagnoses are harmonized and therefore directly comparable across sites. The sample size is large, although when split across </w:t>
      </w:r>
      <w:proofErr w:type="gramStart"/>
      <w:r w:rsidRPr="00A45AD5">
        <w:t>the</w:t>
      </w:r>
      <w:proofErr w:type="gramEnd"/>
      <w:r w:rsidRPr="00A45AD5">
        <w:t xml:space="preserve"> 11 sites it is reduced</w:t>
      </w:r>
      <w:r>
        <w:t xml:space="preserve"> (cases Ns ranged from 15 to 201)</w:t>
      </w:r>
      <w:r w:rsidRPr="00A45AD5">
        <w:t xml:space="preserve">, meaning associations within individual sites might be underpowered. </w:t>
      </w:r>
      <w:r w:rsidRPr="00B775B5">
        <w:t xml:space="preserve">The associations seen between cannabis and psychosis were largely driven by daily </w:t>
      </w:r>
      <w:r w:rsidR="00630257" w:rsidRPr="00B775B5">
        <w:t xml:space="preserve">cannabis </w:t>
      </w:r>
      <w:r w:rsidRPr="00B775B5">
        <w:t>users</w:t>
      </w:r>
      <w:r w:rsidR="00630257" w:rsidRPr="00B775B5">
        <w:t xml:space="preserve">, and </w:t>
      </w:r>
      <w:r w:rsidR="009C7432" w:rsidRPr="00B775B5">
        <w:t xml:space="preserve">particularly </w:t>
      </w:r>
      <w:r w:rsidR="00630257" w:rsidRPr="00B775B5">
        <w:t>those</w:t>
      </w:r>
      <w:r w:rsidRPr="00B775B5">
        <w:t xml:space="preserve"> </w:t>
      </w:r>
      <w:r w:rsidR="009C7432" w:rsidRPr="00B775B5">
        <w:t xml:space="preserve">daily users </w:t>
      </w:r>
      <w:r w:rsidRPr="00B775B5">
        <w:t>consuming high potency cannabis.</w:t>
      </w:r>
      <w:r>
        <w:t xml:space="preserve"> </w:t>
      </w:r>
      <w:r w:rsidRPr="00997171">
        <w:t>In non-daily users</w:t>
      </w:r>
      <w:r w:rsidRPr="00B7420C">
        <w:t xml:space="preserve"> </w:t>
      </w:r>
      <w:r>
        <w:t xml:space="preserve">effect sizes did not differ between the cannabis potency groups, and there was no evidence of an </w:t>
      </w:r>
      <w:r w:rsidRPr="00474D3C">
        <w:t>association</w:t>
      </w:r>
      <w:r>
        <w:t xml:space="preserve"> between less-than-weekly cannabis use and psychosis, regardless of potency.</w:t>
      </w:r>
      <w:r w:rsidR="001A6E2B">
        <w:t xml:space="preserve"> </w:t>
      </w:r>
    </w:p>
    <w:p w14:paraId="74806CCB" w14:textId="0B925E40" w:rsidR="00091B79" w:rsidRDefault="00091B79">
      <w:r>
        <w:t>As well as this individual level case-control study, Di Forti and colleagues also examined the relationship between incidence rates for psychotic disorder across</w:t>
      </w:r>
      <w:r w:rsidR="00E8222D">
        <w:t xml:space="preserve"> 11 of</w:t>
      </w:r>
      <w:r>
        <w:t xml:space="preserve"> the </w:t>
      </w:r>
      <w:r w:rsidR="008876F3">
        <w:t xml:space="preserve">different </w:t>
      </w:r>
      <w:r>
        <w:t xml:space="preserve">study sites, </w:t>
      </w:r>
      <w:r>
        <w:lastRenderedPageBreak/>
        <w:t xml:space="preserve">and cannabis use patterns in the control </w:t>
      </w:r>
      <w:r w:rsidR="008876F3">
        <w:t xml:space="preserve">group </w:t>
      </w:r>
      <w:r>
        <w:t>sampled for their case-control study.</w:t>
      </w:r>
      <w:r w:rsidR="002F19D2" w:rsidRPr="002F19D2">
        <w:t xml:space="preserve"> </w:t>
      </w:r>
      <w:r w:rsidR="002F19D2">
        <w:t xml:space="preserve">They found that for almost every site in the study, prevalence of daily cannabis use in the controls, or prevalence of high </w:t>
      </w:r>
      <w:r w:rsidR="00DB25E9">
        <w:t>potency cannabis use</w:t>
      </w:r>
      <w:r w:rsidR="002F19D2">
        <w:t xml:space="preserve">, was correlated with incidence rates for </w:t>
      </w:r>
      <w:r w:rsidR="00444D9F">
        <w:t>psychosis in the location in question</w:t>
      </w:r>
      <w:r w:rsidR="00B775B5">
        <w:t xml:space="preserve">, </w:t>
      </w:r>
      <w:r w:rsidR="00660BA8">
        <w:t xml:space="preserve">although </w:t>
      </w:r>
      <w:r w:rsidR="00781619">
        <w:t xml:space="preserve">cannabis use </w:t>
      </w:r>
      <w:r w:rsidR="00660BA8">
        <w:t xml:space="preserve">sample sizes were very small </w:t>
      </w:r>
      <w:r w:rsidR="00B775B5">
        <w:t>(</w:t>
      </w:r>
      <w:r w:rsidR="00630257">
        <w:t>3</w:t>
      </w:r>
      <w:r w:rsidR="00AD26FD">
        <w:t>7</w:t>
      </w:r>
      <w:r w:rsidR="00630257">
        <w:t xml:space="preserve"> </w:t>
      </w:r>
      <w:r w:rsidR="00660BA8">
        <w:t>to 302</w:t>
      </w:r>
      <w:r w:rsidR="00B775B5">
        <w:t xml:space="preserve"> controls per site</w:t>
      </w:r>
      <w:r w:rsidR="00660BA8">
        <w:t>)</w:t>
      </w:r>
      <w:r w:rsidR="00444D9F">
        <w:t>.</w:t>
      </w:r>
      <w:r w:rsidR="00A770D9">
        <w:t xml:space="preserve"> </w:t>
      </w:r>
    </w:p>
    <w:p w14:paraId="7DDAA03A" w14:textId="289764C5" w:rsidR="00E25871" w:rsidRDefault="00E25871">
      <w:r>
        <w:t xml:space="preserve">Does this mean we can now be sure that </w:t>
      </w:r>
      <w:r w:rsidR="00432E25">
        <w:t>(</w:t>
      </w:r>
      <w:r w:rsidR="008876F3">
        <w:t xml:space="preserve">daily </w:t>
      </w:r>
      <w:r w:rsidR="00432E25">
        <w:t xml:space="preserve">and </w:t>
      </w:r>
      <w:r w:rsidR="008876F3">
        <w:t>high potency</w:t>
      </w:r>
      <w:r w:rsidR="00432E25">
        <w:t xml:space="preserve">) </w:t>
      </w:r>
      <w:r>
        <w:t>cannabis</w:t>
      </w:r>
      <w:r w:rsidR="00444D9F">
        <w:t xml:space="preserve"> use</w:t>
      </w:r>
      <w:r w:rsidR="005120A2">
        <w:t xml:space="preserve"> causes psychosis? Unfortunately, n</w:t>
      </w:r>
      <w:r>
        <w:t>ot all the evidence u</w:t>
      </w:r>
      <w:r w:rsidR="005120A2">
        <w:t>tilising</w:t>
      </w:r>
      <w:r>
        <w:t xml:space="preserve"> different methods </w:t>
      </w:r>
      <w:proofErr w:type="gramStart"/>
      <w:r>
        <w:t>is</w:t>
      </w:r>
      <w:proofErr w:type="gramEnd"/>
      <w:r>
        <w:t xml:space="preserve"> consistent about causality. For example, studies using genetic data have found evidence possibly consistent with shared genetic </w:t>
      </w:r>
      <w:r w:rsidR="008876F3">
        <w:t>aetiology</w:t>
      </w:r>
      <w:r w:rsidR="00495670">
        <w:t xml:space="preserve"> between risk of psychosis and likelihood to use cannabis</w:t>
      </w:r>
      <w:r w:rsidR="00090C92">
        <w:t xml:space="preserve"> </w:t>
      </w:r>
      <w:r w:rsidR="00090C92">
        <w:fldChar w:fldCharType="begin">
          <w:fldData xml:space="preserve">PEVuZE5vdGU+PENpdGU+PEF1dGhvcj5WZXJ3ZWlqPC9BdXRob3I+PFllYXI+MjAxNzwvWWVhcj48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</w:fldData>
        </w:fldChar>
      </w:r>
      <w:r w:rsidR="00B775B5">
        <w:instrText xml:space="preserve"> ADDIN EN.CITE </w:instrText>
      </w:r>
      <w:r w:rsidR="00B775B5">
        <w:fldChar w:fldCharType="begin">
          <w:fldData xml:space="preserve">PEVuZE5vdGU+PENpdGU+PEF1dGhvcj5WZXJ3ZWlqPC9BdXRob3I+PFllYXI+MjAxNzwvWWVhcj48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</w:fldData>
        </w:fldChar>
      </w:r>
      <w:r w:rsidR="00B775B5">
        <w:instrText xml:space="preserve"> ADDIN EN.CITE.DATA </w:instrText>
      </w:r>
      <w:r w:rsidR="00B775B5">
        <w:fldChar w:fldCharType="end"/>
      </w:r>
      <w:r w:rsidR="00090C92">
        <w:fldChar w:fldCharType="separate"/>
      </w:r>
      <w:r w:rsidR="00B775B5">
        <w:rPr>
          <w:noProof/>
        </w:rPr>
        <w:t>(</w:t>
      </w:r>
      <w:hyperlink w:anchor="_ENREF_6" w:tooltip="Verweij, 2017 #48" w:history="1">
        <w:r w:rsidR="00B775B5">
          <w:rPr>
            <w:noProof/>
          </w:rPr>
          <w:t>6</w:t>
        </w:r>
      </w:hyperlink>
      <w:r w:rsidR="00B775B5">
        <w:rPr>
          <w:noProof/>
        </w:rPr>
        <w:t>)</w:t>
      </w:r>
      <w:r w:rsidR="00090C92">
        <w:fldChar w:fldCharType="end"/>
      </w:r>
      <w:r w:rsidR="00495670">
        <w:t>.</w:t>
      </w:r>
      <w:r w:rsidR="006F3CAF">
        <w:t xml:space="preserve"> </w:t>
      </w:r>
      <w:r w:rsidR="00432E25">
        <w:t>Di Forti’s</w:t>
      </w:r>
      <w:r w:rsidR="006F3CAF">
        <w:t xml:space="preserve"> study asks participants about their cannabis use prior to their first episode psychosis diagnosis, </w:t>
      </w:r>
      <w:r w:rsidR="00432E25">
        <w:t xml:space="preserve">but </w:t>
      </w:r>
      <w:r w:rsidR="006F3CAF">
        <w:t xml:space="preserve">it is </w:t>
      </w:r>
      <w:r w:rsidR="00A279C5">
        <w:t>possible</w:t>
      </w:r>
      <w:r w:rsidR="006F3CAF">
        <w:t xml:space="preserve"> that </w:t>
      </w:r>
      <w:r w:rsidR="00AD26FD">
        <w:t xml:space="preserve">sub-clinical </w:t>
      </w:r>
      <w:r w:rsidR="006F3CAF">
        <w:t>symptoms may have existed prior to cannabis initiation</w:t>
      </w:r>
      <w:r w:rsidR="005120A2">
        <w:t>, meaning associations in the opposite direction cannot be ruled out</w:t>
      </w:r>
      <w:r w:rsidR="006F3CAF">
        <w:t>.</w:t>
      </w:r>
      <w:r w:rsidR="00A770D9">
        <w:t xml:space="preserve"> </w:t>
      </w:r>
    </w:p>
    <w:p w14:paraId="4741D445" w14:textId="26853209" w:rsidR="00495670" w:rsidRDefault="00495670">
      <w:r>
        <w:t>It is perfectly possible that the association between cannabis and psychosis is bi-directional, as suggested by other work using genetic variables as proxies for the exposures of interest in a Mendelian randomization design</w:t>
      </w:r>
      <w:r w:rsidR="00090C92">
        <w:t xml:space="preserve"> </w:t>
      </w:r>
      <w:r w:rsidR="00090C92">
        <w:fldChar w:fldCharType="begin">
          <w:fldData xml:space="preserve">PEVuZE5vdGU+PENpdGU+PEF1dGhvcj5HYWdlPC9BdXRob3I+PFllYXI+MjAxNzwvWWVhcj48UmVj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</w:fldData>
        </w:fldChar>
      </w:r>
      <w:r w:rsidR="00B775B5">
        <w:instrText xml:space="preserve"> ADDIN EN.CITE </w:instrText>
      </w:r>
      <w:r w:rsidR="00B775B5">
        <w:fldChar w:fldCharType="begin">
          <w:fldData xml:space="preserve">PEVuZE5vdGU+PENpdGU+PEF1dGhvcj5HYWdlPC9BdXRob3I+PFllYXI+MjAxNzwvWWVhcj48UmVj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</w:fldData>
        </w:fldChar>
      </w:r>
      <w:r w:rsidR="00B775B5">
        <w:instrText xml:space="preserve"> ADDIN EN.CITE.DATA </w:instrText>
      </w:r>
      <w:r w:rsidR="00B775B5">
        <w:fldChar w:fldCharType="end"/>
      </w:r>
      <w:r w:rsidR="00090C92">
        <w:fldChar w:fldCharType="separate"/>
      </w:r>
      <w:r w:rsidR="00B775B5">
        <w:rPr>
          <w:noProof/>
        </w:rPr>
        <w:t>(</w:t>
      </w:r>
      <w:hyperlink w:anchor="_ENREF_7" w:tooltip="Gage, 2017 #39" w:history="1">
        <w:r w:rsidR="00B775B5">
          <w:rPr>
            <w:noProof/>
          </w:rPr>
          <w:t>7</w:t>
        </w:r>
      </w:hyperlink>
      <w:r w:rsidR="00B775B5">
        <w:rPr>
          <w:noProof/>
        </w:rPr>
        <w:t xml:space="preserve">, </w:t>
      </w:r>
      <w:hyperlink w:anchor="_ENREF_8" w:tooltip="Pasman, 2018 #171" w:history="1">
        <w:r w:rsidR="00B775B5">
          <w:rPr>
            <w:noProof/>
          </w:rPr>
          <w:t>8</w:t>
        </w:r>
      </w:hyperlink>
      <w:r w:rsidR="00B775B5">
        <w:rPr>
          <w:noProof/>
        </w:rPr>
        <w:t>)</w:t>
      </w:r>
      <w:r w:rsidR="00090C92">
        <w:fldChar w:fldCharType="end"/>
      </w:r>
      <w:r>
        <w:t>.</w:t>
      </w:r>
      <w:r w:rsidR="006F3CAF">
        <w:t xml:space="preserve"> Di Forti’s study adds a new and novel study design to the</w:t>
      </w:r>
      <w:r w:rsidR="00685178">
        <w:t xml:space="preserve"> evidence available</w:t>
      </w:r>
      <w:r w:rsidR="006F3CAF">
        <w:t>, which</w:t>
      </w:r>
      <w:r w:rsidR="00685178">
        <w:t xml:space="preserve"> consistently indicates that for some individuals there is an increased risk of psychosis resulting from </w:t>
      </w:r>
      <w:r w:rsidR="00A279C5">
        <w:t xml:space="preserve">daily </w:t>
      </w:r>
      <w:r w:rsidR="00685178">
        <w:t xml:space="preserve">use of high potency cannabis. Given the changing legal status of cannabis across the world, </w:t>
      </w:r>
      <w:r w:rsidR="006F3CAF">
        <w:t xml:space="preserve">and the associated potential for an uptick in use this could lead to, </w:t>
      </w:r>
      <w:r w:rsidR="00685178">
        <w:t>the next priority is to identify which individuals are at risk</w:t>
      </w:r>
      <w:r w:rsidR="00444D9F">
        <w:t xml:space="preserve"> from </w:t>
      </w:r>
      <w:r w:rsidR="007C4DFA">
        <w:t>daily</w:t>
      </w:r>
      <w:r w:rsidR="00444D9F">
        <w:t xml:space="preserve"> potent cannabis use</w:t>
      </w:r>
      <w:r w:rsidR="00685178">
        <w:t xml:space="preserve">, and </w:t>
      </w:r>
      <w:r w:rsidR="006F3CAF">
        <w:t>to develop</w:t>
      </w:r>
      <w:r w:rsidR="00685178">
        <w:t xml:space="preserve"> educational strategies </w:t>
      </w:r>
      <w:r w:rsidR="00A279C5">
        <w:t xml:space="preserve">and </w:t>
      </w:r>
      <w:r w:rsidR="00685178">
        <w:t>interventions to mitigate this.</w:t>
      </w:r>
    </w:p>
    <w:p w14:paraId="43793701" w14:textId="77777777" w:rsidR="00890355" w:rsidRDefault="00890355"/>
    <w:p w14:paraId="05296671" w14:textId="3708A711" w:rsidR="00890355" w:rsidRDefault="00890355">
      <w:r>
        <w:t>The author declared no conflict of interest.</w:t>
      </w:r>
    </w:p>
    <w:p w14:paraId="1BEC0649" w14:textId="6F32C39E" w:rsidR="00890355" w:rsidRDefault="00890355">
      <w:r>
        <w:t>References</w:t>
      </w:r>
    </w:p>
    <w:p w14:paraId="058AD775" w14:textId="77777777" w:rsidR="00B775B5" w:rsidRPr="00B775B5" w:rsidRDefault="00890355" w:rsidP="00B775B5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B775B5" w:rsidRPr="00B775B5">
        <w:t>1.</w:t>
      </w:r>
      <w:r w:rsidR="00B775B5" w:rsidRPr="00B775B5">
        <w:tab/>
        <w:t>Gage SH, Hickman M, Zammit S. Association Between Cannabis and Psychosis: Epidemiologic Evidence. Biological psychiatry. 2016;79(7):549-56.</w:t>
      </w:r>
      <w:bookmarkEnd w:id="1"/>
    </w:p>
    <w:p w14:paraId="21F8D206" w14:textId="77777777" w:rsidR="00B775B5" w:rsidRPr="00B775B5" w:rsidRDefault="00B775B5" w:rsidP="00B775B5">
      <w:pPr>
        <w:pStyle w:val="EndNoteBibliography"/>
        <w:spacing w:after="0"/>
      </w:pPr>
      <w:bookmarkStart w:id="2" w:name="_ENREF_2"/>
      <w:r w:rsidRPr="00B775B5">
        <w:t>2.</w:t>
      </w:r>
      <w:r w:rsidRPr="00B775B5">
        <w:tab/>
        <w:t>Di Forti M, Quattrone D, Freeman TP, Tripoli G, Gayer-Anderson C, Quigley H, et al. The contribution of cannabis use to variation in the incidence of psychotic disorder across Europe (EU-GEI): a multicentre case-control study. Lancet Psychiatry. 2019.</w:t>
      </w:r>
      <w:bookmarkEnd w:id="2"/>
    </w:p>
    <w:p w14:paraId="3F171E24" w14:textId="77777777" w:rsidR="00B775B5" w:rsidRPr="00B775B5" w:rsidRDefault="00B775B5" w:rsidP="00B775B5">
      <w:pPr>
        <w:pStyle w:val="EndNoteBibliography"/>
        <w:spacing w:after="0"/>
      </w:pPr>
      <w:bookmarkStart w:id="3" w:name="_ENREF_3"/>
      <w:r w:rsidRPr="00B775B5">
        <w:t>3.</w:t>
      </w:r>
      <w:r w:rsidRPr="00B775B5">
        <w:tab/>
        <w:t>Englund A, Morrison PD, Nottage J, Hague D, Kane F, Bonaccorso S, et al. Cannabidiol inhibits THC-elicited paranoid symptoms and hippocampal-dependent memory impairment. J Psychopharmacol. 2013;27(1):19-27.</w:t>
      </w:r>
      <w:bookmarkEnd w:id="3"/>
    </w:p>
    <w:p w14:paraId="7941BF22" w14:textId="77777777" w:rsidR="00B775B5" w:rsidRPr="00B775B5" w:rsidRDefault="00B775B5" w:rsidP="00B775B5">
      <w:pPr>
        <w:pStyle w:val="EndNoteBibliography"/>
        <w:spacing w:after="0"/>
      </w:pPr>
      <w:bookmarkStart w:id="4" w:name="_ENREF_4"/>
      <w:r w:rsidRPr="00B775B5">
        <w:t>4.</w:t>
      </w:r>
      <w:r w:rsidRPr="00B775B5">
        <w:tab/>
        <w:t>McGuire P, Robson P, Cubala WJ, Vasile D, Morrison PD, Barron R, et al. Cannabidiol (CBD) as an Adjunctive Therapy in Schizophrenia: A Multicenter Randomized Controlled Trial. The American journal of psychiatry. 2018;175(3):225-31.</w:t>
      </w:r>
      <w:bookmarkEnd w:id="4"/>
    </w:p>
    <w:p w14:paraId="3FE0897F" w14:textId="77777777" w:rsidR="00B775B5" w:rsidRPr="00B775B5" w:rsidRDefault="00B775B5" w:rsidP="00B775B5">
      <w:pPr>
        <w:pStyle w:val="EndNoteBibliography"/>
        <w:spacing w:after="0"/>
      </w:pPr>
      <w:bookmarkStart w:id="5" w:name="_ENREF_5"/>
      <w:r w:rsidRPr="00B775B5">
        <w:t>5.</w:t>
      </w:r>
      <w:r w:rsidRPr="00B775B5">
        <w:tab/>
        <w:t>Chandra S, Radwan MM, Majumdar CG, Church JC, Freeman TP, ElSohly MA. New trends in cannabis potency in USA and Europe during the last decade (2008-2017). Eur Arch Psychiatry Clin Neurosci. 2019.</w:t>
      </w:r>
      <w:bookmarkEnd w:id="5"/>
    </w:p>
    <w:p w14:paraId="56B43E70" w14:textId="77777777" w:rsidR="00B775B5" w:rsidRPr="00B775B5" w:rsidRDefault="00B775B5" w:rsidP="00B775B5">
      <w:pPr>
        <w:pStyle w:val="EndNoteBibliography"/>
        <w:spacing w:after="0"/>
      </w:pPr>
      <w:bookmarkStart w:id="6" w:name="_ENREF_6"/>
      <w:r w:rsidRPr="00B775B5">
        <w:t>6.</w:t>
      </w:r>
      <w:r w:rsidRPr="00B775B5">
        <w:tab/>
        <w:t>Verweij KJ, Abdellaoui A, Nivard MG, Sainz Cort A, Ligthart L, Draisma HH, et al. Short communication: Genetic association between schizophrenia and cannabis use. Drug and alcohol dependence. 2017;171:117-21.</w:t>
      </w:r>
      <w:bookmarkEnd w:id="6"/>
    </w:p>
    <w:p w14:paraId="3BDEB16F" w14:textId="77777777" w:rsidR="00B775B5" w:rsidRPr="00B775B5" w:rsidRDefault="00B775B5" w:rsidP="00B775B5">
      <w:pPr>
        <w:pStyle w:val="EndNoteBibliography"/>
        <w:spacing w:after="0"/>
      </w:pPr>
      <w:bookmarkStart w:id="7" w:name="_ENREF_7"/>
      <w:r w:rsidRPr="00B775B5">
        <w:t>7.</w:t>
      </w:r>
      <w:r w:rsidRPr="00B775B5">
        <w:tab/>
        <w:t>Gage SH, Jones HJ, Burgess S, Bowden J, Davey Smith G, Zammit S, et al. Assessing causality in associations between cannabis use and schizophrenia risk: a two-sample Mendelian randomization study. Psychological medicine. 2017;47(5):971-80.</w:t>
      </w:r>
      <w:bookmarkEnd w:id="7"/>
    </w:p>
    <w:p w14:paraId="3B7BA99D" w14:textId="77777777" w:rsidR="00B775B5" w:rsidRPr="00B775B5" w:rsidRDefault="00B775B5" w:rsidP="00B775B5">
      <w:pPr>
        <w:pStyle w:val="EndNoteBibliography"/>
      </w:pPr>
      <w:bookmarkStart w:id="8" w:name="_ENREF_8"/>
      <w:r w:rsidRPr="00B775B5">
        <w:lastRenderedPageBreak/>
        <w:t>8.</w:t>
      </w:r>
      <w:r w:rsidRPr="00B775B5">
        <w:tab/>
        <w:t>Pasman JA, Verweij KJH, Gerring Z, Stringer S, Sanchez-Roige S, Treur JL, et al. GWAS of lifetime cannabis use reveals new risk loci, genetic overlap with psychiatric traits, and a causal influence of schizophrenia. Nat Neurosci. 2018;21(9):1161-70.</w:t>
      </w:r>
      <w:bookmarkEnd w:id="8"/>
    </w:p>
    <w:p w14:paraId="5021ACC5" w14:textId="4D331363" w:rsidR="00890355" w:rsidRDefault="00890355">
      <w:r>
        <w:fldChar w:fldCharType="end"/>
      </w:r>
    </w:p>
    <w:sectPr w:rsidR="0089035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CF3E191" w15:done="0"/>
  <w15:commentEx w15:paraId="05D6F1AE" w15:done="0"/>
  <w15:commentEx w15:paraId="64D83F84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CF3E191" w16cid:durableId="201E41FC"/>
  <w16cid:commentId w16cid:paraId="05D6F1AE" w16cid:durableId="201E41FD"/>
  <w16cid:commentId w16cid:paraId="64D83F84" w16cid:durableId="201E41FE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0D62D44"/>
    <w:multiLevelType w:val="hybridMultilevel"/>
    <w:tmpl w:val="BB7E6C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dxxrrfth59wfee2wwcvz0fy9v0rdp0z50as&quot;&gt;My EndNote Library&lt;record-ids&gt;&lt;item&gt;170&lt;/item&gt;&lt;item&gt;171&lt;/item&gt;&lt;item&gt;172&lt;/item&gt;&lt;item&gt;182&lt;/item&gt;&lt;/record-ids&gt;&lt;/item&gt;&lt;/Libraries&gt;"/>
  </w:docVars>
  <w:rsids>
    <w:rsidRoot w:val="00EE2DF6"/>
    <w:rsid w:val="000829D6"/>
    <w:rsid w:val="00090C92"/>
    <w:rsid w:val="00091B79"/>
    <w:rsid w:val="000A50CA"/>
    <w:rsid w:val="000E222D"/>
    <w:rsid w:val="000E5085"/>
    <w:rsid w:val="00153BDF"/>
    <w:rsid w:val="001A6E2B"/>
    <w:rsid w:val="00215EA3"/>
    <w:rsid w:val="0023799F"/>
    <w:rsid w:val="00254CC3"/>
    <w:rsid w:val="002A70BA"/>
    <w:rsid w:val="002E079D"/>
    <w:rsid w:val="002F1538"/>
    <w:rsid w:val="002F19D2"/>
    <w:rsid w:val="0031060F"/>
    <w:rsid w:val="003401F3"/>
    <w:rsid w:val="0038162D"/>
    <w:rsid w:val="003D60EB"/>
    <w:rsid w:val="004242A0"/>
    <w:rsid w:val="00432E25"/>
    <w:rsid w:val="00444D9F"/>
    <w:rsid w:val="00474D3C"/>
    <w:rsid w:val="00495670"/>
    <w:rsid w:val="005120A2"/>
    <w:rsid w:val="0055562B"/>
    <w:rsid w:val="005A6ACA"/>
    <w:rsid w:val="005D3FA2"/>
    <w:rsid w:val="005F4B92"/>
    <w:rsid w:val="00630257"/>
    <w:rsid w:val="00660BA8"/>
    <w:rsid w:val="00685178"/>
    <w:rsid w:val="006F3CAF"/>
    <w:rsid w:val="00756BC3"/>
    <w:rsid w:val="00775274"/>
    <w:rsid w:val="00781619"/>
    <w:rsid w:val="007B5141"/>
    <w:rsid w:val="007C4DFA"/>
    <w:rsid w:val="007F10D9"/>
    <w:rsid w:val="00880EB2"/>
    <w:rsid w:val="008876F3"/>
    <w:rsid w:val="00890355"/>
    <w:rsid w:val="00934947"/>
    <w:rsid w:val="009355BE"/>
    <w:rsid w:val="00964B29"/>
    <w:rsid w:val="009727D0"/>
    <w:rsid w:val="00986F9F"/>
    <w:rsid w:val="0099036A"/>
    <w:rsid w:val="00997171"/>
    <w:rsid w:val="009C1F90"/>
    <w:rsid w:val="009C7432"/>
    <w:rsid w:val="00A279C5"/>
    <w:rsid w:val="00A30CFB"/>
    <w:rsid w:val="00A45AD5"/>
    <w:rsid w:val="00A770D9"/>
    <w:rsid w:val="00AD26FD"/>
    <w:rsid w:val="00AF3B3C"/>
    <w:rsid w:val="00B4366A"/>
    <w:rsid w:val="00B53C9F"/>
    <w:rsid w:val="00B7420C"/>
    <w:rsid w:val="00B775B5"/>
    <w:rsid w:val="00BD5E74"/>
    <w:rsid w:val="00C70CBA"/>
    <w:rsid w:val="00CC4D81"/>
    <w:rsid w:val="00D05AAD"/>
    <w:rsid w:val="00D17E4C"/>
    <w:rsid w:val="00D85835"/>
    <w:rsid w:val="00DB25E9"/>
    <w:rsid w:val="00DE6EDF"/>
    <w:rsid w:val="00E25871"/>
    <w:rsid w:val="00E32061"/>
    <w:rsid w:val="00E342EF"/>
    <w:rsid w:val="00E372E0"/>
    <w:rsid w:val="00E7673E"/>
    <w:rsid w:val="00E8113C"/>
    <w:rsid w:val="00E8222D"/>
    <w:rsid w:val="00E96184"/>
    <w:rsid w:val="00EC451E"/>
    <w:rsid w:val="00ED7C53"/>
    <w:rsid w:val="00EE2DF6"/>
    <w:rsid w:val="00F07F93"/>
    <w:rsid w:val="00F33F08"/>
    <w:rsid w:val="00F37FDC"/>
    <w:rsid w:val="00FF71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14890F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rsid w:val="00EE2DF6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E2DF6"/>
    <w:rPr>
      <w:rFonts w:ascii="Calibri" w:hAnsi="Calibri"/>
      <w:szCs w:val="21"/>
    </w:rPr>
  </w:style>
  <w:style w:type="character" w:styleId="Hyperlink">
    <w:name w:val="Hyperlink"/>
    <w:basedOn w:val="DefaultParagraphFont"/>
    <w:uiPriority w:val="99"/>
    <w:unhideWhenUsed/>
    <w:rsid w:val="00EE2DF6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355B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55B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355B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355BE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05A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05A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05AA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5A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5AA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5AAD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5AAD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A45AD5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rsid w:val="00EE2DF6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E2DF6"/>
    <w:rPr>
      <w:rFonts w:ascii="Calibri" w:hAnsi="Calibri"/>
      <w:szCs w:val="21"/>
    </w:rPr>
  </w:style>
  <w:style w:type="character" w:styleId="Hyperlink">
    <w:name w:val="Hyperlink"/>
    <w:basedOn w:val="DefaultParagraphFont"/>
    <w:uiPriority w:val="99"/>
    <w:unhideWhenUsed/>
    <w:rsid w:val="00EE2DF6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355B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55B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355B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355BE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05A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05A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05AA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5A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5AA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5AAD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5AAD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A45AD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6417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1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S.gage@liverpool.ac.uk" TargetMode="External"/><Relationship Id="rId11" Type="http://schemas.microsoft.com/office/2011/relationships/commentsExtended" Target="commentsExtended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450</Words>
  <Characters>8268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96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zi Gage</dc:creator>
  <cp:lastModifiedBy>Suzi Gage</cp:lastModifiedBy>
  <cp:revision>2</cp:revision>
  <dcterms:created xsi:type="dcterms:W3CDTF">2019-04-04T09:34:00Z</dcterms:created>
  <dcterms:modified xsi:type="dcterms:W3CDTF">2019-04-04T09:34:00Z</dcterms:modified>
</cp:coreProperties>
</file>